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00AD4A8E">
        <w:rPr>
          <w:i/>
          <w:sz w:val="24"/>
          <w:szCs w:val="24"/>
        </w:rPr>
        <w:t>0</w:t>
      </w:r>
      <w:r w:rsidR="00EC64A6">
        <w:rPr>
          <w:i/>
          <w:sz w:val="24"/>
          <w:szCs w:val="24"/>
        </w:rPr>
        <w:t>2</w:t>
      </w:r>
      <w:r w:rsidRPr="006F77F2">
        <w:rPr>
          <w:i/>
          <w:sz w:val="24"/>
          <w:szCs w:val="24"/>
        </w:rPr>
        <w:t>-</w:t>
      </w:r>
      <w:r>
        <w:rPr>
          <w:i/>
          <w:sz w:val="24"/>
          <w:szCs w:val="24"/>
        </w:rPr>
        <w:t>2</w:t>
      </w:r>
      <w:r w:rsidR="00EC64A6">
        <w:rPr>
          <w:i/>
          <w:sz w:val="24"/>
          <w:szCs w:val="24"/>
        </w:rPr>
        <w:t>1-2019</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w:t>
      </w:r>
      <w:proofErr w:type="gramStart"/>
      <w:r>
        <w:t>From</w:t>
      </w:r>
      <w:proofErr w:type="gramEnd"/>
      <w:r>
        <w:t xml:space="preserve">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rsidR="00DA4F33">
        <w:t xml:space="preserve">Figure </w:t>
      </w:r>
      <w:r w:rsidR="00DA4F33">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1C0894" w:rsidP="004B436C">
      <w:pPr>
        <w:keepNext/>
        <w:jc w:val="center"/>
      </w:pPr>
      <w:r>
        <w:rPr>
          <w:noProof/>
        </w:rPr>
        <w:drawing>
          <wp:inline distT="0" distB="0" distL="0" distR="0" wp14:anchorId="39F83187" wp14:editId="0190DDC4">
            <wp:extent cx="5943600" cy="3655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55060"/>
                    </a:xfrm>
                    <a:prstGeom prst="rect">
                      <a:avLst/>
                    </a:prstGeom>
                  </pic:spPr>
                </pic:pic>
              </a:graphicData>
            </a:graphic>
          </wp:inline>
        </w:drawing>
      </w:r>
    </w:p>
    <w:p w:rsidR="004B436C" w:rsidRDefault="004B436C" w:rsidP="004B436C">
      <w:pPr>
        <w:pStyle w:val="Caption"/>
        <w:jc w:val="center"/>
      </w:pPr>
      <w:bookmarkStart w:id="0" w:name="_Ref461802841"/>
      <w:r>
        <w:t xml:space="preserve">Figure </w:t>
      </w:r>
      <w:fldSimple w:instr=" SEQ Figure \* ARABIC ">
        <w:r w:rsidR="00DA4F33">
          <w:rPr>
            <w:noProof/>
          </w:rPr>
          <w:t>1</w:t>
        </w:r>
      </w:fldSimple>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rsidR="00DA4F33">
        <w:t xml:space="preserve">Figure </w:t>
      </w:r>
      <w:r w:rsidR="00DA4F33">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 xml:space="preserve">To operate the parallel </w:t>
      </w:r>
      <w:r w:rsidR="001C0894">
        <w:t>machine,</w:t>
      </w:r>
      <w:r>
        <w:t xml:space="preserv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lastRenderedPageBreak/>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xml:space="preserve">; however, if the number of actors is the same as the number of available CPUs the new actor will not be </w:t>
      </w:r>
      <w:r>
        <w:lastRenderedPageBreak/>
        <w:t xml:space="preserve">created, generating an error message. This instruction will return the ID of the active actor. This command does not </w:t>
      </w:r>
      <w:r w:rsidR="00630EE7">
        <w:t>require</w:t>
      </w:r>
      <w:r>
        <w:t xml:space="preserve"> a precedent command.</w:t>
      </w:r>
    </w:p>
    <w:p w:rsidR="004B436C" w:rsidRPr="00DA2815" w:rsidRDefault="004B436C" w:rsidP="004B436C">
      <w:pPr>
        <w:pStyle w:val="Heading3"/>
        <w:rPr>
          <w:i/>
          <w:color w:val="auto"/>
        </w:rPr>
      </w:pPr>
      <w:proofErr w:type="spellStart"/>
      <w:r w:rsidRPr="00DA2815">
        <w:rPr>
          <w:i/>
          <w:color w:val="auto"/>
        </w:rPr>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xml:space="preserve">” command. By </w:t>
      </w:r>
      <w:r w:rsidR="00630EE7">
        <w:t>default,</w:t>
      </w:r>
      <w:r>
        <w:t xml:space="preserve">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r w:rsidR="00201C91">
        <w:t xml:space="preserve"> If the value assigned is the star character (*), all the commands after setting </w:t>
      </w:r>
      <w:proofErr w:type="spellStart"/>
      <w:r w:rsidR="00201C91">
        <w:t>ActiveActor</w:t>
      </w:r>
      <w:proofErr w:type="spellEnd"/>
      <w:r w:rsidR="00201C91">
        <w:t>=* will be executed for all the actors. This feature only works with the scripting tool or when using the Text interface in COM/DLL.</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xml:space="preserve">. CPU numbers are indexed from </w:t>
      </w:r>
      <w:proofErr w:type="gramStart"/>
      <w:r>
        <w:t>0..</w:t>
      </w:r>
      <w:proofErr w:type="gramEnd"/>
      <w:r>
        <w:t>n.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w:t>
      </w:r>
      <w:proofErr w:type="gramStart"/>
      <w:r>
        <w:t>1..</w:t>
      </w:r>
      <w:proofErr w:type="gramEnd"/>
      <w:r>
        <w:t xml:space="preserve">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 xml:space="preserve">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w:t>
      </w:r>
      <w:proofErr w:type="gramStart"/>
      <w:r>
        <w:t>default</w:t>
      </w:r>
      <w:proofErr w:type="gramEnd"/>
      <w:r>
        <w:t xml:space="preserve">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lastRenderedPageBreak/>
        <w:t>ConcatenateReports</w:t>
      </w:r>
      <w:proofErr w:type="spellEnd"/>
    </w:p>
    <w:p w:rsidR="00425446"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855A72" w:rsidRPr="00425446" w:rsidRDefault="00855A72" w:rsidP="00855A72">
      <w:pPr>
        <w:pStyle w:val="Heading3"/>
        <w:rPr>
          <w:i/>
          <w:color w:val="auto"/>
        </w:rPr>
      </w:pPr>
      <w:proofErr w:type="spellStart"/>
      <w:r>
        <w:rPr>
          <w:i/>
          <w:color w:val="auto"/>
        </w:rPr>
        <w:t>CalcIncMatrix</w:t>
      </w:r>
      <w:proofErr w:type="spellEnd"/>
    </w:p>
    <w:p w:rsidR="00855A72" w:rsidRDefault="00855A72" w:rsidP="00855A72">
      <w:pPr>
        <w:jc w:val="both"/>
      </w:pPr>
      <w:r>
        <w:t xml:space="preserve">This command can be used to calculate the Branch-To-Node incidence matrix (B2N) of the active circuit. The calculation is performed considering the </w:t>
      </w:r>
      <w:proofErr w:type="spellStart"/>
      <w:r>
        <w:t>PDElements</w:t>
      </w:r>
      <w:proofErr w:type="spellEnd"/>
      <w:r>
        <w:t xml:space="preserve"> as branches (rows) and the buses as nodes (Columns). The order of the </w:t>
      </w:r>
      <w:proofErr w:type="spellStart"/>
      <w:r>
        <w:t>PDElements</w:t>
      </w:r>
      <w:proofErr w:type="spellEnd"/>
      <w:r>
        <w:t xml:space="preserve"> as rows goes as follows: Lines, transformers, capacitors in series and reactors in series.</w:t>
      </w:r>
    </w:p>
    <w:p w:rsidR="00855A72" w:rsidRPr="00425446" w:rsidRDefault="00855A72" w:rsidP="00855A72">
      <w:pPr>
        <w:pStyle w:val="Heading3"/>
        <w:rPr>
          <w:i/>
          <w:color w:val="auto"/>
        </w:rPr>
      </w:pPr>
      <w:proofErr w:type="spellStart"/>
      <w:r>
        <w:rPr>
          <w:i/>
          <w:color w:val="auto"/>
        </w:rPr>
        <w:t>CalcIncMatrix_O</w:t>
      </w:r>
      <w:proofErr w:type="spellEnd"/>
    </w:p>
    <w:p w:rsidR="00855A72" w:rsidRDefault="00855A72" w:rsidP="00855A72">
      <w:pPr>
        <w:jc w:val="both"/>
      </w:pPr>
      <w:r>
        <w:t xml:space="preserve">This command can be used to calculate the Branch-To-Node incidence matrix (B2N) of the active circuit. However, this command delivers and optimized matrix that is organized inside the algorithm by using the </w:t>
      </w:r>
      <w:proofErr w:type="spellStart"/>
      <w:r>
        <w:t>CktTree</w:t>
      </w:r>
      <w:proofErr w:type="spellEnd"/>
      <w:r>
        <w:t xml:space="preserve"> class. The calculation is performed considering the </w:t>
      </w:r>
      <w:proofErr w:type="spellStart"/>
      <w:r>
        <w:t>PDElements</w:t>
      </w:r>
      <w:proofErr w:type="spellEnd"/>
      <w:r>
        <w:t xml:space="preserve"> as branches (rows) and the buses as nodes (Columns). Additionally, this algorithm calculates the levels of each bus to populate an internal array called </w:t>
      </w:r>
      <w:proofErr w:type="spellStart"/>
      <w:r>
        <w:t>BusLevels</w:t>
      </w:r>
      <w:proofErr w:type="spellEnd"/>
      <w:r>
        <w:t>. The Bus level is an integer that reveals how far in terms of buses is the Bus respect to the feeder’s backbone. The Backbone is a randomly selected continuous path from the feeder head to a point in the feeder selected as feeder end.</w:t>
      </w:r>
    </w:p>
    <w:p w:rsidR="00855A72" w:rsidRPr="00425446" w:rsidRDefault="00855A72" w:rsidP="00855A72">
      <w:pPr>
        <w:pStyle w:val="Heading3"/>
        <w:rPr>
          <w:i/>
          <w:color w:val="auto"/>
        </w:rPr>
      </w:pPr>
      <w:proofErr w:type="spellStart"/>
      <w:r>
        <w:rPr>
          <w:i/>
          <w:color w:val="auto"/>
        </w:rPr>
        <w:t>Tear_Circuit</w:t>
      </w:r>
      <w:proofErr w:type="spellEnd"/>
    </w:p>
    <w:p w:rsidR="00855A72" w:rsidRDefault="00855A72" w:rsidP="00855A72">
      <w:pPr>
        <w:jc w:val="both"/>
      </w:pPr>
      <w:r>
        <w:t xml:space="preserve">This command tears apart the circuit in many pieces as CPUs – 1 are available in the local PC. The tearing takes place by using the </w:t>
      </w:r>
      <w:proofErr w:type="spellStart"/>
      <w:r w:rsidRPr="00855A72">
        <w:rPr>
          <w:i/>
        </w:rPr>
        <w:t>CalcIncMatrix_O</w:t>
      </w:r>
      <w:proofErr w:type="spellEnd"/>
      <w:r>
        <w:t xml:space="preserve"> command internally. Then, the algorithm estimates the best route for generating a set of sub-Circuits by placing an energy meter at the tearing points selected by the algorithm. As a result, this command will generate a folder called </w:t>
      </w:r>
      <w:proofErr w:type="spellStart"/>
      <w:r w:rsidR="006B0BD5">
        <w:rPr>
          <w:i/>
        </w:rPr>
        <w:t>Torn</w:t>
      </w:r>
      <w:r>
        <w:rPr>
          <w:i/>
        </w:rPr>
        <w:t>_Circuit</w:t>
      </w:r>
      <w:proofErr w:type="spellEnd"/>
      <w:r>
        <w:t xml:space="preserve"> inside the project’s folder. </w:t>
      </w:r>
      <w:r w:rsidR="000E5296">
        <w:t>Each sub-Circuit will be contained in this folder starting at the substation (</w:t>
      </w:r>
      <w:proofErr w:type="spellStart"/>
      <w:r w:rsidR="006B0BD5">
        <w:rPr>
          <w:i/>
        </w:rPr>
        <w:t>Torn</w:t>
      </w:r>
      <w:r w:rsidR="000E5296">
        <w:rPr>
          <w:i/>
        </w:rPr>
        <w:t>_Circuit</w:t>
      </w:r>
      <w:proofErr w:type="spellEnd"/>
      <w:r w:rsidR="000E5296">
        <w:t xml:space="preserve"> folder root) and the other Sub-Circuits in folders called </w:t>
      </w:r>
      <w:r w:rsidR="000E5296">
        <w:rPr>
          <w:i/>
        </w:rPr>
        <w:t>Zone_1, Zone_2</w:t>
      </w:r>
      <w:r w:rsidR="000E5296">
        <w:t xml:space="preserve"> and so on until the total number of sub-Circuits.</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proofErr w:type="spellEnd"/>
    </w:p>
    <w:p w:rsidR="000E5296" w:rsidRDefault="000E5296" w:rsidP="000E5296">
      <w:pPr>
        <w:jc w:val="both"/>
      </w:pPr>
      <w:r>
        <w:t>This command exports in a csv file the B2N matrix using a compressed coordinated format (Row, Column, and Value). This format is used to facilitate uploading this data into a sparse matrix.</w:t>
      </w:r>
    </w:p>
    <w:p w:rsidR="000E5296" w:rsidRPr="00425446" w:rsidRDefault="000E5296" w:rsidP="000E5296">
      <w:pPr>
        <w:pStyle w:val="Heading3"/>
        <w:rPr>
          <w:i/>
          <w:color w:val="auto"/>
        </w:rPr>
      </w:pPr>
      <w:r>
        <w:rPr>
          <w:i/>
          <w:color w:val="auto"/>
        </w:rPr>
        <w:t xml:space="preserve">Export </w:t>
      </w:r>
      <w:proofErr w:type="spellStart"/>
      <w:r>
        <w:rPr>
          <w:i/>
          <w:color w:val="auto"/>
        </w:rPr>
        <w:t>IncMatrixRows</w:t>
      </w:r>
      <w:proofErr w:type="spellEnd"/>
    </w:p>
    <w:p w:rsidR="000E5296" w:rsidRDefault="000E5296" w:rsidP="000E5296">
      <w:pPr>
        <w:jc w:val="both"/>
      </w:pPr>
      <w:r>
        <w:t>This command exports in a csv file the names of the rows (</w:t>
      </w:r>
      <w:proofErr w:type="spellStart"/>
      <w:r>
        <w:t>PDElements</w:t>
      </w:r>
      <w:proofErr w:type="spellEnd"/>
      <w:r>
        <w:t>)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IncMatrixCols</w:t>
      </w:r>
      <w:proofErr w:type="spellEnd"/>
    </w:p>
    <w:p w:rsidR="000E5296" w:rsidRDefault="000E5296" w:rsidP="000E5296">
      <w:pPr>
        <w:jc w:val="both"/>
      </w:pPr>
      <w:r>
        <w:t>This command exports in a csv file the names of the columns (buses)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BusLevels</w:t>
      </w:r>
      <w:proofErr w:type="spellEnd"/>
    </w:p>
    <w:p w:rsidR="000E5296" w:rsidRDefault="000E5296" w:rsidP="000E5296">
      <w:pPr>
        <w:jc w:val="both"/>
      </w:pPr>
      <w:r>
        <w:t>This command exports in a csv file the names and levels of the columns (buses) of the latest calculation of the B2N matrix using any of the methods for this purpose.</w:t>
      </w:r>
    </w:p>
    <w:p w:rsidR="003641FE" w:rsidRPr="00425446" w:rsidRDefault="003641FE" w:rsidP="003641FE">
      <w:pPr>
        <w:pStyle w:val="Heading3"/>
        <w:rPr>
          <w:i/>
          <w:color w:val="auto"/>
        </w:rPr>
      </w:pPr>
      <w:r>
        <w:rPr>
          <w:i/>
          <w:color w:val="auto"/>
        </w:rPr>
        <w:t>Abort</w:t>
      </w:r>
    </w:p>
    <w:p w:rsidR="003641FE" w:rsidRDefault="003641FE" w:rsidP="003641FE">
      <w:pPr>
        <w:jc w:val="both"/>
      </w:pPr>
      <w:r>
        <w:t>This command aborts all the simulation jobs running and gives back the control to the caller.</w:t>
      </w:r>
    </w:p>
    <w:p w:rsidR="009A1EB5" w:rsidRPr="00425446" w:rsidRDefault="009A1EB5" w:rsidP="009A1EB5">
      <w:pPr>
        <w:pStyle w:val="Heading3"/>
        <w:rPr>
          <w:i/>
          <w:color w:val="auto"/>
        </w:rPr>
      </w:pPr>
      <w:proofErr w:type="spellStart"/>
      <w:r>
        <w:rPr>
          <w:i/>
          <w:color w:val="auto"/>
        </w:rPr>
        <w:lastRenderedPageBreak/>
        <w:t>CalcLaplacian</w:t>
      </w:r>
      <w:proofErr w:type="spellEnd"/>
    </w:p>
    <w:p w:rsidR="009A1EB5" w:rsidRDefault="009A1EB5" w:rsidP="009A1EB5">
      <w:pPr>
        <w:jc w:val="both"/>
      </w:pPr>
      <w:r>
        <w:t>This command c</w:t>
      </w:r>
      <w:r w:rsidRPr="009A1EB5">
        <w:t>alculate</w:t>
      </w:r>
      <w:r>
        <w:t>s the L</w:t>
      </w:r>
      <w:r w:rsidRPr="009A1EB5">
        <w:t xml:space="preserve">aplacian matrix using the incidence matrix previously calculated, this means that before calling this command the incidence matrix needs to be calculated using </w:t>
      </w:r>
      <w:proofErr w:type="spellStart"/>
      <w:r w:rsidRPr="009A1EB5">
        <w:t>calcincmatrix</w:t>
      </w:r>
      <w:proofErr w:type="spellEnd"/>
      <w:r w:rsidRPr="009A1EB5">
        <w:t>/</w:t>
      </w:r>
      <w:proofErr w:type="spellStart"/>
      <w:r w:rsidRPr="009A1EB5">
        <w:t>calcincmatrix_o</w:t>
      </w:r>
      <w:proofErr w:type="spellEnd"/>
      <w:r>
        <w:t>.</w:t>
      </w:r>
    </w:p>
    <w:p w:rsidR="009A1EB5" w:rsidRPr="00425446" w:rsidRDefault="009A1EB5" w:rsidP="009A1EB5">
      <w:pPr>
        <w:pStyle w:val="Heading3"/>
        <w:rPr>
          <w:i/>
          <w:color w:val="auto"/>
        </w:rPr>
      </w:pPr>
      <w:r>
        <w:rPr>
          <w:i/>
          <w:color w:val="auto"/>
        </w:rPr>
        <w:t>Export Laplacian</w:t>
      </w:r>
    </w:p>
    <w:p w:rsidR="009A1EB5" w:rsidRDefault="009A1EB5" w:rsidP="009A1EB5">
      <w:pPr>
        <w:jc w:val="both"/>
      </w:pPr>
      <w:r>
        <w:t>This command exports in a csv file the Laplacian matrix previously calculated using a compressed coordinated format (Row, Column, and Value). This format is used to facilitate uploading this data into a sparse matrix.</w:t>
      </w:r>
    </w:p>
    <w:p w:rsidR="00630EE7" w:rsidRPr="00425446" w:rsidRDefault="00630EE7" w:rsidP="00630EE7">
      <w:pPr>
        <w:pStyle w:val="Heading3"/>
        <w:rPr>
          <w:i/>
          <w:color w:val="auto"/>
        </w:rPr>
      </w:pPr>
      <w:r>
        <w:rPr>
          <w:i/>
          <w:color w:val="auto"/>
        </w:rPr>
        <w:t>Clone</w:t>
      </w:r>
    </w:p>
    <w:p w:rsidR="00630EE7" w:rsidRDefault="00630EE7" w:rsidP="009A1EB5">
      <w:pPr>
        <w:jc w:val="both"/>
      </w:pPr>
      <w:r>
        <w:t xml:space="preserve">This command </w:t>
      </w:r>
      <w:r>
        <w:t>clones the active circuit as many times as specified in the argument, for example, Clone 4 will create 4 actors with the same model as the one in memory at the time “Clone” is invoked</w:t>
      </w:r>
      <w:r>
        <w:t>.</w:t>
      </w:r>
      <w:r>
        <w:t xml:space="preserve"> The argument needs to be a positive number greater than 0. If the number of clones requested exceeds the number of CPUs, OpenDSS will deliver and error message (7001). If the number of clones requested is invalid the error message will be 7004.</w:t>
      </w: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 xml:space="preserve">This message is displayed when the user is trying to activate an inexistent actor. To avoid this </w:t>
            </w:r>
            <w:r w:rsidR="0084252C">
              <w:t>message,</w:t>
            </w:r>
            <w:r>
              <w:t xml:space="preserv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630EE7">
        <w:tc>
          <w:tcPr>
            <w:tcW w:w="895" w:type="dxa"/>
            <w:tcBorders>
              <w:top w:val="nil"/>
              <w:bottom w:val="nil"/>
            </w:tcBorders>
            <w:shd w:val="clear" w:color="auto" w:fill="auto"/>
          </w:tcPr>
          <w:p w:rsidR="004B436C" w:rsidRDefault="004B436C" w:rsidP="00D34385">
            <w:pPr>
              <w:jc w:val="center"/>
            </w:pPr>
            <w:r>
              <w:t>7003</w:t>
            </w:r>
          </w:p>
        </w:tc>
        <w:tc>
          <w:tcPr>
            <w:tcW w:w="8455" w:type="dxa"/>
            <w:tcBorders>
              <w:top w:val="nil"/>
              <w:bottom w:val="nil"/>
            </w:tcBorders>
            <w:shd w:val="clear" w:color="auto" w:fill="auto"/>
          </w:tcPr>
          <w:p w:rsidR="004B436C" w:rsidRDefault="004B436C" w:rsidP="00D34385">
            <w:pPr>
              <w:jc w:val="both"/>
            </w:pPr>
            <w:r>
              <w:t>This message is</w:t>
            </w:r>
            <w:bookmarkStart w:id="1" w:name="_GoBack"/>
            <w:bookmarkEnd w:id="1"/>
            <w:r>
              <w:t xml:space="preserve">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r w:rsidR="00630EE7" w:rsidTr="00D34385">
        <w:tc>
          <w:tcPr>
            <w:tcW w:w="895" w:type="dxa"/>
            <w:tcBorders>
              <w:top w:val="nil"/>
              <w:bottom w:val="single" w:sz="4" w:space="0" w:color="auto"/>
            </w:tcBorders>
            <w:shd w:val="clear" w:color="auto" w:fill="auto"/>
          </w:tcPr>
          <w:p w:rsidR="00630EE7" w:rsidRDefault="00630EE7" w:rsidP="00D34385">
            <w:pPr>
              <w:jc w:val="center"/>
            </w:pPr>
            <w:r>
              <w:t>7004</w:t>
            </w:r>
          </w:p>
        </w:tc>
        <w:tc>
          <w:tcPr>
            <w:tcW w:w="8455" w:type="dxa"/>
            <w:tcBorders>
              <w:top w:val="nil"/>
              <w:bottom w:val="single" w:sz="4" w:space="0" w:color="auto"/>
            </w:tcBorders>
            <w:shd w:val="clear" w:color="auto" w:fill="auto"/>
          </w:tcPr>
          <w:p w:rsidR="00630EE7" w:rsidRDefault="00630EE7" w:rsidP="00D34385">
            <w:pPr>
              <w:jc w:val="both"/>
            </w:pPr>
            <w:r>
              <w:t>The number of clones requested is not valid, this number cannot be 0 or a negative number.</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30EE7" w:rsidRDefault="00630EE7"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lone 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lastRenderedPageBreak/>
        <w:t>set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201C91"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hour = 2000 </w:t>
      </w: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rsidR="00DA4F33">
        <w:t xml:space="preserve">Figure </w:t>
      </w:r>
      <w:r w:rsidR="00DA4F33">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rsidR="00DA4F33">
        <w:t xml:space="preserve">Figure </w:t>
      </w:r>
      <w:r w:rsidR="00DA4F33">
        <w:rPr>
          <w:noProof/>
        </w:rPr>
        <w:t>3</w:t>
      </w:r>
      <w:r>
        <w:fldChar w:fldCharType="end"/>
      </w:r>
      <w:r>
        <w:t>.</w:t>
      </w:r>
    </w:p>
    <w:p w:rsidR="004B436C" w:rsidRDefault="004B436C" w:rsidP="004B436C">
      <w:pPr>
        <w:keepNext/>
        <w:jc w:val="both"/>
      </w:pPr>
      <w:r>
        <w:rPr>
          <w:noProof/>
        </w:rPr>
        <w:lastRenderedPageBreak/>
        <w:drawing>
          <wp:inline distT="0" distB="0" distL="0" distR="0" wp14:anchorId="2D9853E3" wp14:editId="47D70155">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fldSimple w:instr=" SEQ Figure \* ARABIC ">
        <w:r w:rsidR="00DA4F33">
          <w:rPr>
            <w:noProof/>
          </w:rPr>
          <w:t>2</w:t>
        </w:r>
      </w:fldSimple>
      <w:bookmarkEnd w:id="2"/>
      <w:r>
        <w:t>. Selecting the parts of the script that the user wants to be executed</w:t>
      </w:r>
    </w:p>
    <w:p w:rsidR="004B436C" w:rsidRDefault="004B436C" w:rsidP="004B436C">
      <w:pPr>
        <w:keepNext/>
        <w:jc w:val="center"/>
      </w:pPr>
      <w:r>
        <w:rPr>
          <w:noProof/>
        </w:rPr>
        <w:drawing>
          <wp:inline distT="0" distB="0" distL="0" distR="0" wp14:anchorId="6ACB3120" wp14:editId="10287C0F">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fldSimple w:instr=" SEQ Figure \* ARABIC ">
        <w:r w:rsidR="00DA4F33">
          <w:rPr>
            <w:noProof/>
          </w:rPr>
          <w:t>3</w:t>
        </w:r>
      </w:fldSimple>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lastRenderedPageBreak/>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3EFD" w:rsidRDefault="003F3EFD" w:rsidP="006F77F2">
      <w:pPr>
        <w:spacing w:after="0" w:line="240" w:lineRule="auto"/>
      </w:pPr>
      <w:r>
        <w:separator/>
      </w:r>
    </w:p>
  </w:endnote>
  <w:endnote w:type="continuationSeparator" w:id="0">
    <w:p w:rsidR="003F3EFD" w:rsidRDefault="003F3EFD"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DA4F33">
          <w:rPr>
            <w:noProof/>
          </w:rPr>
          <w:t>9</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3EFD" w:rsidRDefault="003F3EFD" w:rsidP="006F77F2">
      <w:pPr>
        <w:spacing w:after="0" w:line="240" w:lineRule="auto"/>
      </w:pPr>
      <w:r>
        <w:separator/>
      </w:r>
    </w:p>
  </w:footnote>
  <w:footnote w:type="continuationSeparator" w:id="0">
    <w:p w:rsidR="003F3EFD" w:rsidRDefault="003F3EFD" w:rsidP="006F77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0E5296"/>
    <w:rsid w:val="00121654"/>
    <w:rsid w:val="00121C9F"/>
    <w:rsid w:val="00141837"/>
    <w:rsid w:val="001B391F"/>
    <w:rsid w:val="001C0513"/>
    <w:rsid w:val="001C0675"/>
    <w:rsid w:val="001C0894"/>
    <w:rsid w:val="001E0942"/>
    <w:rsid w:val="00201C91"/>
    <w:rsid w:val="00226B51"/>
    <w:rsid w:val="00257EC5"/>
    <w:rsid w:val="00283146"/>
    <w:rsid w:val="002C635C"/>
    <w:rsid w:val="002D0C6D"/>
    <w:rsid w:val="002F4A2A"/>
    <w:rsid w:val="003107D6"/>
    <w:rsid w:val="00323341"/>
    <w:rsid w:val="0035132D"/>
    <w:rsid w:val="003575A6"/>
    <w:rsid w:val="003641FE"/>
    <w:rsid w:val="00373B24"/>
    <w:rsid w:val="00391462"/>
    <w:rsid w:val="00393E8D"/>
    <w:rsid w:val="003A0E0F"/>
    <w:rsid w:val="003F3EFD"/>
    <w:rsid w:val="00401646"/>
    <w:rsid w:val="00406CEF"/>
    <w:rsid w:val="00410B5B"/>
    <w:rsid w:val="00425446"/>
    <w:rsid w:val="004410BD"/>
    <w:rsid w:val="00443B6E"/>
    <w:rsid w:val="00445A46"/>
    <w:rsid w:val="00455A59"/>
    <w:rsid w:val="00460465"/>
    <w:rsid w:val="00463257"/>
    <w:rsid w:val="004649C4"/>
    <w:rsid w:val="004B436C"/>
    <w:rsid w:val="004E03D4"/>
    <w:rsid w:val="004F3EE9"/>
    <w:rsid w:val="00511969"/>
    <w:rsid w:val="005231E2"/>
    <w:rsid w:val="005546BD"/>
    <w:rsid w:val="005C2A25"/>
    <w:rsid w:val="005C3B48"/>
    <w:rsid w:val="005F727A"/>
    <w:rsid w:val="00630EE7"/>
    <w:rsid w:val="00632AE3"/>
    <w:rsid w:val="00641084"/>
    <w:rsid w:val="0064140F"/>
    <w:rsid w:val="006463EA"/>
    <w:rsid w:val="006618F2"/>
    <w:rsid w:val="0066309C"/>
    <w:rsid w:val="00666F4C"/>
    <w:rsid w:val="0067149B"/>
    <w:rsid w:val="0067231D"/>
    <w:rsid w:val="006B0BD5"/>
    <w:rsid w:val="006E798D"/>
    <w:rsid w:val="006F77F2"/>
    <w:rsid w:val="007658DC"/>
    <w:rsid w:val="007742D5"/>
    <w:rsid w:val="0084252C"/>
    <w:rsid w:val="008461F5"/>
    <w:rsid w:val="00855A72"/>
    <w:rsid w:val="00893256"/>
    <w:rsid w:val="008942AC"/>
    <w:rsid w:val="00897BD8"/>
    <w:rsid w:val="008D2D14"/>
    <w:rsid w:val="008D7B04"/>
    <w:rsid w:val="008F355C"/>
    <w:rsid w:val="00940965"/>
    <w:rsid w:val="0099265C"/>
    <w:rsid w:val="009A1EB5"/>
    <w:rsid w:val="009D4071"/>
    <w:rsid w:val="00A00D4F"/>
    <w:rsid w:val="00A07801"/>
    <w:rsid w:val="00A11743"/>
    <w:rsid w:val="00A53B0C"/>
    <w:rsid w:val="00A53FF6"/>
    <w:rsid w:val="00A639BC"/>
    <w:rsid w:val="00A65FF4"/>
    <w:rsid w:val="00A73C19"/>
    <w:rsid w:val="00A87F08"/>
    <w:rsid w:val="00AA612F"/>
    <w:rsid w:val="00AC02B7"/>
    <w:rsid w:val="00AD276C"/>
    <w:rsid w:val="00AD4A8E"/>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A4F33"/>
    <w:rsid w:val="00DF2384"/>
    <w:rsid w:val="00E01CE8"/>
    <w:rsid w:val="00E15B6F"/>
    <w:rsid w:val="00EB47EC"/>
    <w:rsid w:val="00EC2005"/>
    <w:rsid w:val="00EC64A6"/>
    <w:rsid w:val="00EF2AEE"/>
    <w:rsid w:val="00F065BA"/>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9735ED"/>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C381D-1D15-4DA9-B23A-840CE4DE5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Pages>
  <Words>2797</Words>
  <Characters>1594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38</cp:revision>
  <cp:lastPrinted>2019-02-21T20:35:00Z</cp:lastPrinted>
  <dcterms:created xsi:type="dcterms:W3CDTF">2016-10-20T14:29:00Z</dcterms:created>
  <dcterms:modified xsi:type="dcterms:W3CDTF">2019-02-21T20:36:00Z</dcterms:modified>
</cp:coreProperties>
</file>